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65B9028B" w14:textId="77777777" w:rsidR="00F9444C" w:rsidRDefault="00A07674">
          <w:pPr>
            <w:pStyle w:val="NoSpacing"/>
          </w:pPr>
          <w:r>
            <w:t>Your Name</w:t>
          </w:r>
        </w:p>
      </w:sdtContent>
    </w:sdt>
    <w:p w14:paraId="05A37A06" w14:textId="77777777" w:rsidR="00E614DD" w:rsidRDefault="00903B7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B8CDE64" w14:textId="77777777" w:rsidR="00E614DD" w:rsidRDefault="00903B7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63C9499" w14:textId="77777777" w:rsidR="00E614DD" w:rsidRDefault="00903B7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D6B5218" w14:textId="0FC5F8E1" w:rsidR="00BA1BAA" w:rsidRDefault="00A07674" w:rsidP="008A2AE7">
      <w:pPr>
        <w:pStyle w:val="Title"/>
      </w:pPr>
      <w:r>
        <w:t>W.E.B Du</w:t>
      </w:r>
      <w:r w:rsidR="00B40198">
        <w:t xml:space="preserve"> </w:t>
      </w:r>
      <w:proofErr w:type="spellStart"/>
      <w:r w:rsidR="00B40198">
        <w:t>B</w:t>
      </w:r>
      <w:r>
        <w:t>ois</w:t>
      </w:r>
      <w:proofErr w:type="spellEnd"/>
    </w:p>
    <w:p w14:paraId="2CBFACD2" w14:textId="1D6026CA" w:rsidR="008A2AE7" w:rsidRDefault="00A07674" w:rsidP="000C6A9E">
      <w:r w:rsidRPr="007C6F69">
        <w:t xml:space="preserve">William Edward Burghardt Du </w:t>
      </w:r>
      <w:proofErr w:type="spellStart"/>
      <w:r w:rsidRPr="007C6F69">
        <w:t>Bois</w:t>
      </w:r>
      <w:proofErr w:type="spellEnd"/>
      <w:r w:rsidRPr="007C6F69">
        <w:t xml:space="preserve"> was born on February 23, 1868, in Atlanta, Georgia</w:t>
      </w:r>
      <w:r w:rsidR="00610A5E">
        <w:t>.</w:t>
      </w:r>
      <w:r w:rsidRPr="007C6F69">
        <w:t xml:space="preserve"> He</w:t>
      </w:r>
      <w:r w:rsidR="00023667">
        <w:t xml:space="preserve"> </w:t>
      </w:r>
      <w:r w:rsidR="00A42C8B">
        <w:t xml:space="preserve">was </w:t>
      </w:r>
      <w:r w:rsidR="00023667">
        <w:t>an American historian, sociologist</w:t>
      </w:r>
      <w:r w:rsidR="00AB4084">
        <w:t>, pan activist, civil rights activist, writer, author</w:t>
      </w:r>
      <w:r w:rsidR="00A42C8B">
        <w:t>,</w:t>
      </w:r>
      <w:r w:rsidR="00AB4084">
        <w:t xml:space="preserve"> and editor who also became the </w:t>
      </w:r>
      <w:r w:rsidRPr="007C6F69">
        <w:t>first African American to earn a Ph.D. from Harvard University</w:t>
      </w:r>
      <w:r w:rsidR="00610A5E">
        <w:t xml:space="preserve"> in 1895</w:t>
      </w:r>
      <w:r w:rsidR="00AB4084">
        <w:t>.</w:t>
      </w:r>
      <w:r w:rsidR="00F060CE">
        <w:t xml:space="preserve"> </w:t>
      </w:r>
      <w:r w:rsidR="00D017DC" w:rsidRPr="00D017DC">
        <w:t>Because of his contributions to the African-American community</w:t>
      </w:r>
      <w:r w:rsidR="008539AE">
        <w:t>, he is mostly considered as a Black elite who w</w:t>
      </w:r>
      <w:r w:rsidR="00B30D8D">
        <w:t xml:space="preserve">anted equal rights for </w:t>
      </w:r>
      <w:r w:rsidR="0055747F">
        <w:t>African Americans</w:t>
      </w:r>
      <w:r w:rsidR="00B30D8D">
        <w:t xml:space="preserve"> </w:t>
      </w:r>
      <w:r w:rsidR="00BC2242">
        <w:t>and supported the civil rights movement</w:t>
      </w:r>
      <w:r w:rsidR="009A4F85">
        <w:t xml:space="preserve">. </w:t>
      </w:r>
      <w:r w:rsidR="001E23E9">
        <w:t xml:space="preserve">He </w:t>
      </w:r>
      <w:r w:rsidR="004B406A">
        <w:t xml:space="preserve">was the first person who </w:t>
      </w:r>
      <w:r w:rsidRPr="007C6F69">
        <w:t xml:space="preserve">opposed the Atlanta Compromise between Booker T. Washington, the Tuskegee Institute and Southern White leaders in 1895. The Atlanta Compromise said that </w:t>
      </w:r>
      <w:r w:rsidR="0055747F">
        <w:t>African Americans</w:t>
      </w:r>
      <w:r w:rsidRPr="007C6F69">
        <w:t xml:space="preserve"> would receive basic education and due process under the law, but </w:t>
      </w:r>
      <w:r w:rsidR="00F45E16">
        <w:t>ultimately, they submitted</w:t>
      </w:r>
      <w:r w:rsidRPr="007C6F69">
        <w:t xml:space="preserve"> to white political rule and segregation.</w:t>
      </w:r>
      <w:r w:rsidR="000C6A9E">
        <w:t xml:space="preserve"> </w:t>
      </w:r>
    </w:p>
    <w:p w14:paraId="137E53E3" w14:textId="4059D92C" w:rsidR="00DD2EEC" w:rsidRDefault="00A07674" w:rsidP="000C6A9E">
      <w:r>
        <w:t xml:space="preserve">Martin Luther King </w:t>
      </w:r>
      <w:r w:rsidRPr="000C6A9E">
        <w:t>le</w:t>
      </w:r>
      <w:r w:rsidR="00F45E16">
        <w:t>d</w:t>
      </w:r>
      <w:r w:rsidRPr="000C6A9E">
        <w:t xml:space="preserve"> a movement that resulted in the eradication of segregation, a social, political system</w:t>
      </w:r>
      <w:r>
        <w:t xml:space="preserve"> </w:t>
      </w:r>
      <w:r w:rsidRPr="000C6A9E">
        <w:t>that Dubois lived under. Dubois was fundamental in founding the NAACP which played a part in the eradication of that system. The NAACP fought the legal battle while M</w:t>
      </w:r>
      <w:r w:rsidR="005D19FC">
        <w:t xml:space="preserve">artin </w:t>
      </w:r>
      <w:r w:rsidRPr="000C6A9E">
        <w:t>L</w:t>
      </w:r>
      <w:r w:rsidR="005D19FC">
        <w:t xml:space="preserve">uther </w:t>
      </w:r>
      <w:r w:rsidRPr="000C6A9E">
        <w:t>K</w:t>
      </w:r>
      <w:r w:rsidR="005D19FC">
        <w:t>ing</w:t>
      </w:r>
      <w:r w:rsidRPr="000C6A9E">
        <w:t xml:space="preserve">’s movement brought international notoriety to the plight of black </w:t>
      </w:r>
      <w:r w:rsidR="005D19FC">
        <w:t>people</w:t>
      </w:r>
      <w:r w:rsidRPr="000C6A9E">
        <w:t xml:space="preserve"> in the </w:t>
      </w:r>
      <w:r w:rsidR="00A42C8B">
        <w:t>S</w:t>
      </w:r>
      <w:r w:rsidRPr="000C6A9E">
        <w:t>outh</w:t>
      </w:r>
      <w:r w:rsidR="002331B5">
        <w:t xml:space="preserve"> </w:t>
      </w:r>
      <w:r w:rsidR="002331B5">
        <w:fldChar w:fldCharType="begin"/>
      </w:r>
      <w:r w:rsidR="002331B5">
        <w:instrText xml:space="preserve"> ADDIN ZOTERO_ITEM CSL_CITATION {"citationID":"ojUBRU4V","properties":{"formattedCitation":"(Wright 11)","plainCitation":"(Wright 11)","noteIndex":0},"citationItems":[{"id":481,"uris":["http://zotero.org/users/local/bWNXhCgk/items/XYVEDSCV"],"uri":["http://zotero.org/users/local/bWNXhCgk/items/XYVEDSCV"],"itemData":{"id":481,"type":"webpage","abstract":"Under the leadership of W. E. B. Du Bois, Atlanta became a hub of early American sociology with rigorous empirical studies of black communities. One hundred years later, that history has been pushe…","container-title":"Berkeley Journal of Sociology","language":"en-US","title":"W. E. B. Du Bois and the Atlanta Sociological Laboratory","URL":"http://berkeleyjournal.org/2016/02/w-e-b-du-bois-and-the-atlanta-sociological-laboratory/","author":[{"family":"Wright 11","given":"Earl"}],"accessed":{"date-parts":[["2019",12,5]]},"issued":{"date-parts":[["2016",2,3]]}}}],"schema":"https://github.com/citation-style-language/schema/raw/master/csl-citation.json"} </w:instrText>
      </w:r>
      <w:r w:rsidR="002331B5">
        <w:fldChar w:fldCharType="separate"/>
      </w:r>
      <w:r w:rsidR="002331B5" w:rsidRPr="002331B5">
        <w:rPr>
          <w:rFonts w:ascii="Times New Roman" w:hAnsi="Times New Roman" w:cs="Times New Roman"/>
        </w:rPr>
        <w:t>(Wright 11)</w:t>
      </w:r>
      <w:r w:rsidR="002331B5">
        <w:fldChar w:fldCharType="end"/>
      </w:r>
      <w:r w:rsidR="004D1C45">
        <w:t>.</w:t>
      </w:r>
      <w:r w:rsidR="002331B5">
        <w:t xml:space="preserve"> </w:t>
      </w:r>
      <w:r w:rsidR="005D19FC" w:rsidRPr="005D19FC">
        <w:t>However, M</w:t>
      </w:r>
      <w:r w:rsidR="001D4618">
        <w:t xml:space="preserve">artin </w:t>
      </w:r>
      <w:r w:rsidR="005D19FC" w:rsidRPr="005D19FC">
        <w:t>L</w:t>
      </w:r>
      <w:r w:rsidR="001D4618">
        <w:t xml:space="preserve">uther </w:t>
      </w:r>
      <w:r w:rsidR="005D19FC" w:rsidRPr="005D19FC">
        <w:t>K</w:t>
      </w:r>
      <w:r w:rsidR="001D4618">
        <w:t>ing’</w:t>
      </w:r>
      <w:r w:rsidR="005D19FC" w:rsidRPr="005D19FC">
        <w:t xml:space="preserve">s leadership was effective in the material realm, while Dubois was much more of </w:t>
      </w:r>
      <w:r w:rsidR="001D4618" w:rsidRPr="005D19FC">
        <w:t>an</w:t>
      </w:r>
      <w:r w:rsidR="005D19FC" w:rsidRPr="005D19FC">
        <w:t xml:space="preserve"> intellectual giant. Dubois was a man of immense sophistication, who graduated with a Ph.D. from Harvard and studied in Germany</w:t>
      </w:r>
      <w:r w:rsidR="001D4618">
        <w:t>.</w:t>
      </w:r>
      <w:r w:rsidR="005D19FC" w:rsidRPr="005D19FC">
        <w:t xml:space="preserve"> His ideas were more universalist. So, for the everyday Black American, Martin is </w:t>
      </w:r>
      <w:r w:rsidR="00A42C8B">
        <w:t>a</w:t>
      </w:r>
      <w:r w:rsidR="00C43427">
        <w:t xml:space="preserve"> hero</w:t>
      </w:r>
      <w:r w:rsidR="005D19FC" w:rsidRPr="005D19FC">
        <w:t xml:space="preserve"> but for the black intellectual, Dubois provided cognitive frameworks which were a point of departure for the </w:t>
      </w:r>
      <w:r w:rsidR="005D19FC" w:rsidRPr="005D19FC">
        <w:lastRenderedPageBreak/>
        <w:t>intelligentsia, which included Martin.</w:t>
      </w:r>
      <w:r w:rsidR="00CC53CF">
        <w:t xml:space="preserve"> </w:t>
      </w:r>
      <w:r w:rsidR="00C37C84">
        <w:t xml:space="preserve">There was an ideological fight between two men having completely distinct set of attributes </w:t>
      </w:r>
      <w:r w:rsidR="00791D73">
        <w:t xml:space="preserve">as </w:t>
      </w:r>
      <w:r w:rsidR="00791D73" w:rsidRPr="00CC53CF">
        <w:t>MLK</w:t>
      </w:r>
      <w:r w:rsidR="00CC53CF" w:rsidRPr="00CC53CF">
        <w:t xml:space="preserve"> was fighting to have Black Americans recognized as equal to their white counterparts</w:t>
      </w:r>
      <w:r w:rsidR="00CC53CF">
        <w:t xml:space="preserve"> but </w:t>
      </w:r>
      <w:r w:rsidR="00CC53CF" w:rsidRPr="00CC53CF">
        <w:t>W.</w:t>
      </w:r>
      <w:proofErr w:type="gramStart"/>
      <w:r w:rsidR="00CC53CF" w:rsidRPr="00CC53CF">
        <w:t>E.B's</w:t>
      </w:r>
      <w:proofErr w:type="gramEnd"/>
      <w:r w:rsidR="00CC53CF" w:rsidRPr="00CC53CF">
        <w:t xml:space="preserve"> struggle was to have Black people in America recognized as people at all, possessing any rights at all.</w:t>
      </w:r>
      <w:r w:rsidR="00472AB9">
        <w:t xml:space="preserve"> Du </w:t>
      </w:r>
      <w:proofErr w:type="spellStart"/>
      <w:r w:rsidR="00472AB9">
        <w:t>Bois</w:t>
      </w:r>
      <w:proofErr w:type="spellEnd"/>
      <w:r w:rsidR="00472AB9">
        <w:t xml:space="preserve"> influenced the people of his community in many ways and being an intellectual</w:t>
      </w:r>
      <w:r w:rsidR="00A42C8B">
        <w:t>,</w:t>
      </w:r>
      <w:r w:rsidR="00472AB9">
        <w:t xml:space="preserve"> he believed in </w:t>
      </w:r>
      <w:r w:rsidR="008D4520">
        <w:t>strengthening the</w:t>
      </w:r>
      <w:r w:rsidR="00472AB9">
        <w:t xml:space="preserve"> positions of </w:t>
      </w:r>
      <w:r w:rsidR="008D4520">
        <w:t>ignored communities through political power.</w:t>
      </w:r>
      <w:r w:rsidR="00472AB9">
        <w:t xml:space="preserve"> </w:t>
      </w:r>
      <w:r w:rsidR="008D4520" w:rsidRPr="008D4520">
        <w:t xml:space="preserve">Du </w:t>
      </w:r>
      <w:proofErr w:type="spellStart"/>
      <w:r w:rsidR="008D4520" w:rsidRPr="008D4520">
        <w:t>Bois's</w:t>
      </w:r>
      <w:proofErr w:type="spellEnd"/>
      <w:r w:rsidR="008D4520" w:rsidRPr="008D4520">
        <w:t xml:space="preserve"> influence can be seen </w:t>
      </w:r>
      <w:r w:rsidR="002931A3">
        <w:t xml:space="preserve">through his works and how he </w:t>
      </w:r>
      <w:r w:rsidR="00A630D9" w:rsidRPr="008D4520">
        <w:t>choose</w:t>
      </w:r>
      <w:r w:rsidR="00A630D9">
        <w:t>s</w:t>
      </w:r>
      <w:r w:rsidR="008D4520" w:rsidRPr="008D4520">
        <w:t xml:space="preserve"> to deal with racism. DuBois thought that racism had to be combatted and fought because it was unnatural and immoral</w:t>
      </w:r>
      <w:r>
        <w:t xml:space="preserve"> </w:t>
      </w:r>
      <w:r>
        <w:fldChar w:fldCharType="begin"/>
      </w:r>
      <w:r>
        <w:instrText xml:space="preserve"> ADDIN ZOTERO_ITEM CSL_CITATION {"citationID":"LULfJCDO","properties":{"formattedCitation":"(Lemann)","plainCitation":"(Lemann)","noteIndex":0},"citationItems":[{"id":479,"uris":["http://zotero.org/users/local/bWNXhCgk/items/6W98PL5H"],"uri":["http://zotero.org/users/local/bWNXhCgk/items/6W98PL5H"],"itemData":{"id":479,"type":"article-magazine","abstract":"W.E.B. Du Bois’s very long life coincided almost exactly with the period in African-American history between slavery and citizenship. Du Bois was born, in Great Barrington, Massachusetts, five years after the Emancipation Proclamation, and, as he liked to point out, almost exactly coincident with the impeachment of Andrew Johnson, which ushered in “Radical Reconstruction,” the …","ISSN":"0028-7504","language":"en","source":"www.nybooks.com","title":"Who Was W.E.B. Du Bois?","URL":"https://www.nybooks.com/articles/2014/09/25/who-was-du-bois/","author":[{"family":"Lemann","given":"Nicholas"}],"accessed":{"date-parts":[["2019",12,5]]},"issued":{"date-parts":[["2014",9,25]]}}}],"schema":"https://github.com/citation-style-language/schema/raw/master/csl-citation.json"} </w:instrText>
      </w:r>
      <w:r>
        <w:fldChar w:fldCharType="separate"/>
      </w:r>
      <w:r w:rsidRPr="00DD2EEC">
        <w:rPr>
          <w:rFonts w:ascii="Times New Roman" w:hAnsi="Times New Roman" w:cs="Times New Roman"/>
        </w:rPr>
        <w:t>(Lemann)</w:t>
      </w:r>
      <w:r>
        <w:fldChar w:fldCharType="end"/>
      </w:r>
      <w:r w:rsidR="008D4520" w:rsidRPr="008D4520">
        <w:t>. His ideas can best be seen in the black movements of the 1960s including both the Civil Rights Movement and the Black Power Movement.</w:t>
      </w:r>
      <w:r w:rsidR="004D0798">
        <w:t xml:space="preserve"> All the injustices and inequalities made Du </w:t>
      </w:r>
      <w:proofErr w:type="spellStart"/>
      <w:r w:rsidR="004D0798">
        <w:t>Bois</w:t>
      </w:r>
      <w:proofErr w:type="spellEnd"/>
      <w:r w:rsidR="004D0798">
        <w:t xml:space="preserve"> speak up about </w:t>
      </w:r>
      <w:r w:rsidR="00E430E8">
        <w:t>these issues</w:t>
      </w:r>
      <w:r w:rsidR="004D0798">
        <w:t xml:space="preserve"> and through his poems, he addressed </w:t>
      </w:r>
      <w:r w:rsidR="00E430E8">
        <w:t xml:space="preserve">the core issues of racism. </w:t>
      </w:r>
      <w:r w:rsidR="00672A0E">
        <w:t xml:space="preserve">Du </w:t>
      </w:r>
      <w:proofErr w:type="spellStart"/>
      <w:r w:rsidR="00672A0E">
        <w:t>Bois</w:t>
      </w:r>
      <w:proofErr w:type="spellEnd"/>
      <w:r w:rsidR="00E430E8">
        <w:t xml:space="preserve"> </w:t>
      </w:r>
      <w:r w:rsidR="00174C1A">
        <w:t>wrote about the miserab</w:t>
      </w:r>
      <w:r w:rsidR="00D029CF">
        <w:t>le life</w:t>
      </w:r>
      <w:r w:rsidR="00174C1A">
        <w:t xml:space="preserve"> of his people</w:t>
      </w:r>
      <w:r w:rsidR="00D029CF">
        <w:t xml:space="preserve"> but </w:t>
      </w:r>
      <w:r w:rsidR="000B41BD">
        <w:t xml:space="preserve">white people were not ready to accept and respond nicely to his scrupulously correct portrayal </w:t>
      </w:r>
      <w:r w:rsidR="003C5635">
        <w:t>of the brutality, hostility, and hypocrisy of white Americans towards Black Americans.</w:t>
      </w:r>
    </w:p>
    <w:p w14:paraId="25716A71" w14:textId="1E596849" w:rsidR="000C6A9E" w:rsidRDefault="00A07674" w:rsidP="000C6A9E">
      <w:r>
        <w:t xml:space="preserve">His language was based on factual grounds which came as shocking to the blacks as well because he </w:t>
      </w:r>
      <w:r w:rsidR="008D0EC4">
        <w:t xml:space="preserve">opposed the conciliatory policies of Booker T. Washington and his followers. </w:t>
      </w:r>
      <w:r w:rsidR="00DF64EB">
        <w:t xml:space="preserve">The poem is his greatest achievement </w:t>
      </w:r>
      <w:r w:rsidR="00940E06">
        <w:t>which had a profound effect on the perception of black people and shows that Du Bios</w:t>
      </w:r>
      <w:r w:rsidR="00641B2C">
        <w:t xml:space="preserve"> was more of a sophisticated person who believed in practicality and rationa</w:t>
      </w:r>
      <w:r w:rsidR="0093509C">
        <w:t>l policies for his people.</w:t>
      </w:r>
      <w:r w:rsidR="000F77F2">
        <w:t xml:space="preserve"> Although he was a great </w:t>
      </w:r>
      <w:r w:rsidR="006C1E96">
        <w:t xml:space="preserve">leader who spoke for equal rights, people do not see him as a great leader because of his opposed nature. Most of the </w:t>
      </w:r>
      <w:r w:rsidR="00DE673D">
        <w:t xml:space="preserve">Americans questioned his citizenship and </w:t>
      </w:r>
      <w:r w:rsidR="00851979">
        <w:t>challenged his efforts when he grew critical of America’s foreign policy and capitalism</w:t>
      </w:r>
      <w:r w:rsidR="009A6105">
        <w:t xml:space="preserve"> and praised the achievements </w:t>
      </w:r>
      <w:r w:rsidR="009E4B14">
        <w:t>of communism</w:t>
      </w:r>
      <w:r w:rsidR="009A6105">
        <w:t xml:space="preserve"> of the Soviet Union. This was not acceptable to America and thus he le</w:t>
      </w:r>
      <w:r w:rsidR="009E4B14">
        <w:t xml:space="preserve">ft America in 1961. As for now, Du </w:t>
      </w:r>
      <w:proofErr w:type="spellStart"/>
      <w:r w:rsidR="009E4B14">
        <w:t>Bois’s</w:t>
      </w:r>
      <w:proofErr w:type="spellEnd"/>
      <w:r w:rsidR="009E4B14">
        <w:t xml:space="preserve"> works </w:t>
      </w:r>
      <w:r w:rsidR="009E4B14">
        <w:lastRenderedPageBreak/>
        <w:t xml:space="preserve">are </w:t>
      </w:r>
      <w:r w:rsidR="00D644F9">
        <w:t xml:space="preserve">the major part of American Literature and </w:t>
      </w:r>
      <w:r w:rsidR="0055747F">
        <w:t>African Americans</w:t>
      </w:r>
      <w:r w:rsidR="00D644F9">
        <w:t xml:space="preserve"> are very inspired by his struggle. </w:t>
      </w:r>
      <w:r w:rsidR="00DA2260">
        <w:t xml:space="preserve">His works are still valid today which remained important in race studies for the last </w:t>
      </w:r>
      <w:r w:rsidR="00853967">
        <w:t>few</w:t>
      </w:r>
      <w:r w:rsidR="00DA2260">
        <w:t xml:space="preserve"> years. </w:t>
      </w:r>
      <w:r w:rsidR="002A3317">
        <w:t xml:space="preserve">Recently, an event was held in America to celebrate the publication of the </w:t>
      </w:r>
      <w:r w:rsidR="005243A7">
        <w:t xml:space="preserve">“The Souls of </w:t>
      </w:r>
      <w:bookmarkStart w:id="0" w:name="_GoBack"/>
      <w:bookmarkEnd w:id="0"/>
      <w:r w:rsidR="005243A7">
        <w:t>Black Folk”</w:t>
      </w:r>
      <w:r w:rsidR="00655B5D">
        <w:t xml:space="preserve"> and </w:t>
      </w:r>
      <w:r w:rsidR="00F542E3">
        <w:t>a</w:t>
      </w:r>
      <w:r w:rsidR="00655B5D">
        <w:t xml:space="preserve"> </w:t>
      </w:r>
      <w:r w:rsidR="00F542E3">
        <w:t>staged adaptation of the book</w:t>
      </w:r>
      <w:r w:rsidR="00655B5D">
        <w:t xml:space="preserve"> also got premiered in New York</w:t>
      </w:r>
      <w:r w:rsidR="00F542E3">
        <w:t>. H</w:t>
      </w:r>
      <w:r w:rsidR="0098599D">
        <w:t>is</w:t>
      </w:r>
      <w:r w:rsidR="00F542E3">
        <w:t xml:space="preserve"> poems are like </w:t>
      </w:r>
      <w:r w:rsidR="00853967">
        <w:t>songs of sorrow</w:t>
      </w:r>
      <w:r w:rsidR="00B17C54">
        <w:t xml:space="preserve"> that</w:t>
      </w:r>
      <w:r w:rsidR="00A979DE">
        <w:t xml:space="preserve"> teach us about race, injustice, and </w:t>
      </w:r>
      <w:r w:rsidR="000851C2">
        <w:t>in</w:t>
      </w:r>
      <w:r w:rsidR="00C21AB3">
        <w:t>equalities</w:t>
      </w:r>
      <w:r w:rsidR="0098599D">
        <w:t xml:space="preserve">. His writing is appreciated and </w:t>
      </w:r>
      <w:r w:rsidR="00A91075">
        <w:t>acknowledged in American literature.</w:t>
      </w:r>
    </w:p>
    <w:p w14:paraId="77507AF1" w14:textId="4691E24F" w:rsidR="00D64398" w:rsidRDefault="00D64398" w:rsidP="000C6A9E"/>
    <w:p w14:paraId="65A3BEC6" w14:textId="55DA961C" w:rsidR="00DD2EEC" w:rsidRDefault="00DD2EEC" w:rsidP="000C6A9E"/>
    <w:p w14:paraId="3DBD8464" w14:textId="2A8CD076" w:rsidR="00DD2EEC" w:rsidRDefault="00DD2EEC" w:rsidP="000C6A9E"/>
    <w:p w14:paraId="77261A6D" w14:textId="0BD0C674" w:rsidR="00DD2EEC" w:rsidRDefault="00DD2EEC" w:rsidP="000C6A9E"/>
    <w:p w14:paraId="635A178C" w14:textId="124633AC" w:rsidR="00DD2EEC" w:rsidRDefault="00DD2EEC" w:rsidP="000C6A9E"/>
    <w:p w14:paraId="2A3910D9" w14:textId="6A48139F" w:rsidR="00DD2EEC" w:rsidRDefault="00DD2EEC" w:rsidP="000C6A9E"/>
    <w:p w14:paraId="6A259CD7" w14:textId="3FFEDB64" w:rsidR="00DD2EEC" w:rsidRDefault="00DD2EEC" w:rsidP="000C6A9E"/>
    <w:p w14:paraId="2F336BC3" w14:textId="62B9E8E9" w:rsidR="00DD2EEC" w:rsidRDefault="00DD2EEC" w:rsidP="000C6A9E"/>
    <w:p w14:paraId="11292104" w14:textId="71E45F48" w:rsidR="00DD2EEC" w:rsidRDefault="00DD2EEC" w:rsidP="000C6A9E"/>
    <w:p w14:paraId="61283C46" w14:textId="5F9D31A7" w:rsidR="00DD2EEC" w:rsidRDefault="00DD2EEC" w:rsidP="000C6A9E"/>
    <w:p w14:paraId="2C86C6E9" w14:textId="49899A0F" w:rsidR="00DD2EEC" w:rsidRDefault="00DD2EEC" w:rsidP="000C6A9E"/>
    <w:p w14:paraId="3EE7FAE1" w14:textId="649063E0" w:rsidR="00DD2EEC" w:rsidRDefault="00DD2EEC" w:rsidP="000C6A9E"/>
    <w:p w14:paraId="125475EC" w14:textId="4D3CA7A4" w:rsidR="00DD2EEC" w:rsidRDefault="00DD2EEC" w:rsidP="000C6A9E"/>
    <w:p w14:paraId="2AF80E4E" w14:textId="09498401" w:rsidR="00DD2EEC" w:rsidRDefault="00DD2EEC" w:rsidP="000C6A9E"/>
    <w:p w14:paraId="6459E0A5" w14:textId="670C0251" w:rsidR="00DD2EEC" w:rsidRDefault="00DD2EEC" w:rsidP="000C6A9E"/>
    <w:p w14:paraId="52C1B83D" w14:textId="6CC5DBB1" w:rsidR="00DD2EEC" w:rsidRDefault="00DD2EEC" w:rsidP="000C6A9E"/>
    <w:p w14:paraId="7D8A05D7" w14:textId="330F02B7" w:rsidR="00DD2EEC" w:rsidRDefault="00DD2EEC" w:rsidP="000C6A9E"/>
    <w:p w14:paraId="61E7F8D3" w14:textId="1B41A865" w:rsidR="00DD2EEC" w:rsidRDefault="00DD2EEC" w:rsidP="000C6A9E"/>
    <w:p w14:paraId="40E5FA31" w14:textId="51BBF8ED" w:rsidR="00DD2EEC" w:rsidRDefault="00DD2EEC" w:rsidP="000C6A9E"/>
    <w:p w14:paraId="33496EBF" w14:textId="1C52E68B" w:rsidR="00DD2EEC" w:rsidRPr="00BD7465" w:rsidRDefault="00A07674" w:rsidP="00BD7465">
      <w:pPr>
        <w:ind w:firstLine="0"/>
        <w:rPr>
          <w:b/>
        </w:rPr>
      </w:pPr>
      <w:r w:rsidRPr="00BD7465">
        <w:rPr>
          <w:b/>
        </w:rPr>
        <w:t>Work</w:t>
      </w:r>
      <w:r w:rsidR="00BD7465">
        <w:rPr>
          <w:b/>
        </w:rPr>
        <w:t>s C</w:t>
      </w:r>
      <w:r w:rsidRPr="00BD7465">
        <w:rPr>
          <w:b/>
        </w:rPr>
        <w:t>ited</w:t>
      </w:r>
      <w:r w:rsidR="00BD7465">
        <w:rPr>
          <w:b/>
        </w:rPr>
        <w:t>:</w:t>
      </w:r>
    </w:p>
    <w:p w14:paraId="4F699901" w14:textId="77777777" w:rsidR="00DD2EEC" w:rsidRPr="00DD2EEC" w:rsidRDefault="00A07674" w:rsidP="00DD2E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D2EEC">
        <w:rPr>
          <w:rFonts w:ascii="Times New Roman" w:hAnsi="Times New Roman" w:cs="Times New Roman"/>
        </w:rPr>
        <w:t xml:space="preserve">Lemann, Nicholas. </w:t>
      </w:r>
      <w:r w:rsidRPr="00DD2EEC">
        <w:rPr>
          <w:rFonts w:ascii="Times New Roman" w:hAnsi="Times New Roman" w:cs="Times New Roman"/>
          <w:i/>
          <w:iCs/>
        </w:rPr>
        <w:t>Who Was W.E.B. Du Bois?</w:t>
      </w:r>
      <w:r w:rsidRPr="00DD2EEC">
        <w:rPr>
          <w:rFonts w:ascii="Times New Roman" w:hAnsi="Times New Roman" w:cs="Times New Roman"/>
        </w:rPr>
        <w:t xml:space="preserve"> Sept. 2014. </w:t>
      </w:r>
      <w:r w:rsidRPr="00DD2EEC">
        <w:rPr>
          <w:rFonts w:ascii="Times New Roman" w:hAnsi="Times New Roman" w:cs="Times New Roman"/>
          <w:i/>
          <w:iCs/>
        </w:rPr>
        <w:t>www.nybooks.com</w:t>
      </w:r>
      <w:r w:rsidRPr="00DD2EEC">
        <w:rPr>
          <w:rFonts w:ascii="Times New Roman" w:hAnsi="Times New Roman" w:cs="Times New Roman"/>
        </w:rPr>
        <w:t>, https://www.nybooks.com/articles/2014/09/25/who-was-du-bois/.</w:t>
      </w:r>
    </w:p>
    <w:p w14:paraId="211F96C7" w14:textId="77777777" w:rsidR="00DD2EEC" w:rsidRPr="00DD2EEC" w:rsidRDefault="00A07674" w:rsidP="00DD2EEC">
      <w:pPr>
        <w:pStyle w:val="Bibliography"/>
        <w:rPr>
          <w:rFonts w:ascii="Times New Roman" w:hAnsi="Times New Roman" w:cs="Times New Roman"/>
        </w:rPr>
      </w:pPr>
      <w:r w:rsidRPr="00DD2EEC">
        <w:rPr>
          <w:rFonts w:ascii="Times New Roman" w:hAnsi="Times New Roman" w:cs="Times New Roman"/>
        </w:rPr>
        <w:t xml:space="preserve">Wright 11, Earl. “W. E. B. Du Bois and the Atlanta Sociological Laboratory.” </w:t>
      </w:r>
      <w:r w:rsidRPr="00DD2EEC">
        <w:rPr>
          <w:rFonts w:ascii="Times New Roman" w:hAnsi="Times New Roman" w:cs="Times New Roman"/>
          <w:i/>
          <w:iCs/>
        </w:rPr>
        <w:t>Berkeley Journal of Sociology</w:t>
      </w:r>
      <w:r w:rsidRPr="00DD2EEC">
        <w:rPr>
          <w:rFonts w:ascii="Times New Roman" w:hAnsi="Times New Roman" w:cs="Times New Roman"/>
        </w:rPr>
        <w:t>, 3 Feb. 2016, http://berkeleyjournal.org/2016/02/w-e-b-du-bois-and-the-atlanta-sociological-laboratory/.</w:t>
      </w:r>
    </w:p>
    <w:p w14:paraId="1BA08BB5" w14:textId="0A5AC669" w:rsidR="00DD2EEC" w:rsidRPr="008A2AE7" w:rsidRDefault="00A07674" w:rsidP="000C6A9E">
      <w:r>
        <w:fldChar w:fldCharType="end"/>
      </w:r>
    </w:p>
    <w:sectPr w:rsidR="00DD2EEC" w:rsidRPr="008A2AE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4AB94" w14:textId="77777777" w:rsidR="00903B73" w:rsidRDefault="00903B73">
      <w:pPr>
        <w:spacing w:line="240" w:lineRule="auto"/>
      </w:pPr>
      <w:r>
        <w:separator/>
      </w:r>
    </w:p>
  </w:endnote>
  <w:endnote w:type="continuationSeparator" w:id="0">
    <w:p w14:paraId="3B784085" w14:textId="77777777" w:rsidR="00903B73" w:rsidRDefault="00903B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74D51" w14:textId="77777777" w:rsidR="00903B73" w:rsidRDefault="00903B73">
      <w:pPr>
        <w:spacing w:line="240" w:lineRule="auto"/>
      </w:pPr>
      <w:r>
        <w:separator/>
      </w:r>
    </w:p>
  </w:footnote>
  <w:footnote w:type="continuationSeparator" w:id="0">
    <w:p w14:paraId="21B86E09" w14:textId="77777777" w:rsidR="00903B73" w:rsidRDefault="00903B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403CE" w14:textId="77777777" w:rsidR="00E614DD" w:rsidRDefault="00903B7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53967">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B19ED" w14:textId="77777777" w:rsidR="00E614DD" w:rsidRDefault="00903B7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42C8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C9CAD668">
      <w:start w:val="1"/>
      <w:numFmt w:val="lowerLetter"/>
      <w:pStyle w:val="TableNote"/>
      <w:suff w:val="space"/>
      <w:lvlText w:val="%1."/>
      <w:lvlJc w:val="left"/>
      <w:pPr>
        <w:ind w:left="0" w:firstLine="720"/>
      </w:pPr>
      <w:rPr>
        <w:rFonts w:hint="default"/>
      </w:rPr>
    </w:lvl>
    <w:lvl w:ilvl="1" w:tplc="F4DC2ED6" w:tentative="1">
      <w:start w:val="1"/>
      <w:numFmt w:val="lowerLetter"/>
      <w:lvlText w:val="%2."/>
      <w:lvlJc w:val="left"/>
      <w:pPr>
        <w:ind w:left="2160" w:hanging="360"/>
      </w:pPr>
    </w:lvl>
    <w:lvl w:ilvl="2" w:tplc="2B9EBCBA" w:tentative="1">
      <w:start w:val="1"/>
      <w:numFmt w:val="lowerRoman"/>
      <w:lvlText w:val="%3."/>
      <w:lvlJc w:val="right"/>
      <w:pPr>
        <w:ind w:left="2880" w:hanging="180"/>
      </w:pPr>
    </w:lvl>
    <w:lvl w:ilvl="3" w:tplc="BD7480EA" w:tentative="1">
      <w:start w:val="1"/>
      <w:numFmt w:val="decimal"/>
      <w:lvlText w:val="%4."/>
      <w:lvlJc w:val="left"/>
      <w:pPr>
        <w:ind w:left="3600" w:hanging="360"/>
      </w:pPr>
    </w:lvl>
    <w:lvl w:ilvl="4" w:tplc="35627E90" w:tentative="1">
      <w:start w:val="1"/>
      <w:numFmt w:val="lowerLetter"/>
      <w:lvlText w:val="%5."/>
      <w:lvlJc w:val="left"/>
      <w:pPr>
        <w:ind w:left="4320" w:hanging="360"/>
      </w:pPr>
    </w:lvl>
    <w:lvl w:ilvl="5" w:tplc="ED6CF93E" w:tentative="1">
      <w:start w:val="1"/>
      <w:numFmt w:val="lowerRoman"/>
      <w:lvlText w:val="%6."/>
      <w:lvlJc w:val="right"/>
      <w:pPr>
        <w:ind w:left="5040" w:hanging="180"/>
      </w:pPr>
    </w:lvl>
    <w:lvl w:ilvl="6" w:tplc="72301104" w:tentative="1">
      <w:start w:val="1"/>
      <w:numFmt w:val="decimal"/>
      <w:lvlText w:val="%7."/>
      <w:lvlJc w:val="left"/>
      <w:pPr>
        <w:ind w:left="5760" w:hanging="360"/>
      </w:pPr>
    </w:lvl>
    <w:lvl w:ilvl="7" w:tplc="1C761F04" w:tentative="1">
      <w:start w:val="1"/>
      <w:numFmt w:val="lowerLetter"/>
      <w:lvlText w:val="%8."/>
      <w:lvlJc w:val="left"/>
      <w:pPr>
        <w:ind w:left="6480" w:hanging="360"/>
      </w:pPr>
    </w:lvl>
    <w:lvl w:ilvl="8" w:tplc="5BF88BB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S0NDU3tDQxN7E0MDVV0lEKTi0uzszPAykwrgUAFX58jCwAAAA="/>
  </w:docVars>
  <w:rsids>
    <w:rsidRoot w:val="00F83220"/>
    <w:rsid w:val="000166A4"/>
    <w:rsid w:val="00023667"/>
    <w:rsid w:val="00040CBB"/>
    <w:rsid w:val="000851C2"/>
    <w:rsid w:val="000B41BD"/>
    <w:rsid w:val="000B78C8"/>
    <w:rsid w:val="000C6A9E"/>
    <w:rsid w:val="000F77F2"/>
    <w:rsid w:val="001463B2"/>
    <w:rsid w:val="00174C1A"/>
    <w:rsid w:val="001D4618"/>
    <w:rsid w:val="001E23E9"/>
    <w:rsid w:val="001F62C0"/>
    <w:rsid w:val="002068DB"/>
    <w:rsid w:val="002331B5"/>
    <w:rsid w:val="00245E02"/>
    <w:rsid w:val="002931A3"/>
    <w:rsid w:val="002A3317"/>
    <w:rsid w:val="00353B66"/>
    <w:rsid w:val="00364805"/>
    <w:rsid w:val="003C5635"/>
    <w:rsid w:val="00456604"/>
    <w:rsid w:val="00472AB9"/>
    <w:rsid w:val="004A2675"/>
    <w:rsid w:val="004B406A"/>
    <w:rsid w:val="004D0798"/>
    <w:rsid w:val="004D1C45"/>
    <w:rsid w:val="004F7139"/>
    <w:rsid w:val="005243A7"/>
    <w:rsid w:val="005525EB"/>
    <w:rsid w:val="0055747F"/>
    <w:rsid w:val="00560FDB"/>
    <w:rsid w:val="0057093C"/>
    <w:rsid w:val="005D19FC"/>
    <w:rsid w:val="00610A5E"/>
    <w:rsid w:val="00641B2C"/>
    <w:rsid w:val="00655B5D"/>
    <w:rsid w:val="00672A0E"/>
    <w:rsid w:val="00691EC1"/>
    <w:rsid w:val="006C1E96"/>
    <w:rsid w:val="00791D73"/>
    <w:rsid w:val="007C53FB"/>
    <w:rsid w:val="007C6F69"/>
    <w:rsid w:val="00851979"/>
    <w:rsid w:val="00853967"/>
    <w:rsid w:val="008539AE"/>
    <w:rsid w:val="008A2AE7"/>
    <w:rsid w:val="008B7D18"/>
    <w:rsid w:val="008D0EC4"/>
    <w:rsid w:val="008D4520"/>
    <w:rsid w:val="008F1F97"/>
    <w:rsid w:val="008F4052"/>
    <w:rsid w:val="00903B73"/>
    <w:rsid w:val="00924B1D"/>
    <w:rsid w:val="0093509C"/>
    <w:rsid w:val="00940E06"/>
    <w:rsid w:val="0098599D"/>
    <w:rsid w:val="00985A65"/>
    <w:rsid w:val="009A4F85"/>
    <w:rsid w:val="009A6105"/>
    <w:rsid w:val="009D4EB3"/>
    <w:rsid w:val="009E4B14"/>
    <w:rsid w:val="00A07674"/>
    <w:rsid w:val="00A255F8"/>
    <w:rsid w:val="00A42C8B"/>
    <w:rsid w:val="00A50D34"/>
    <w:rsid w:val="00A630D9"/>
    <w:rsid w:val="00A91075"/>
    <w:rsid w:val="00A979DE"/>
    <w:rsid w:val="00AA26CA"/>
    <w:rsid w:val="00AB4084"/>
    <w:rsid w:val="00B13D1B"/>
    <w:rsid w:val="00B17C54"/>
    <w:rsid w:val="00B30D8D"/>
    <w:rsid w:val="00B40198"/>
    <w:rsid w:val="00B818DF"/>
    <w:rsid w:val="00BA1BAA"/>
    <w:rsid w:val="00BC2242"/>
    <w:rsid w:val="00BD7465"/>
    <w:rsid w:val="00C21AB3"/>
    <w:rsid w:val="00C37C84"/>
    <w:rsid w:val="00C43427"/>
    <w:rsid w:val="00CC53CF"/>
    <w:rsid w:val="00CD3FEE"/>
    <w:rsid w:val="00CE3721"/>
    <w:rsid w:val="00D017DC"/>
    <w:rsid w:val="00D029CF"/>
    <w:rsid w:val="00D05A7B"/>
    <w:rsid w:val="00D52117"/>
    <w:rsid w:val="00D64398"/>
    <w:rsid w:val="00D644F9"/>
    <w:rsid w:val="00DA2260"/>
    <w:rsid w:val="00DB0D39"/>
    <w:rsid w:val="00DD2EEC"/>
    <w:rsid w:val="00DE673D"/>
    <w:rsid w:val="00DF64EB"/>
    <w:rsid w:val="00E14005"/>
    <w:rsid w:val="00E430E8"/>
    <w:rsid w:val="00E614DD"/>
    <w:rsid w:val="00E627B4"/>
    <w:rsid w:val="00EC0E79"/>
    <w:rsid w:val="00F060CE"/>
    <w:rsid w:val="00F45E16"/>
    <w:rsid w:val="00F542E3"/>
    <w:rsid w:val="00F83220"/>
    <w:rsid w:val="00F9444C"/>
    <w:rsid w:val="00FC5B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4FCD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96FF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96FF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96FF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96FF3">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96FF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33DB8"/>
    <w:rsid w:val="003729CB"/>
    <w:rsid w:val="003A0181"/>
    <w:rsid w:val="004F0C55"/>
    <w:rsid w:val="005A3EFE"/>
    <w:rsid w:val="005D1DE7"/>
    <w:rsid w:val="00896FF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28</Words>
  <Characters>58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5T10:26:00Z</dcterms:created>
  <dcterms:modified xsi:type="dcterms:W3CDTF">2019-12-0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vsKC2l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